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C98A58" w14:textId="533B6294" w:rsidR="00A04B4F" w:rsidRDefault="0038267B">
      <w:pPr>
        <w:pStyle w:val="Ttulo1"/>
      </w:pPr>
      <w:r>
        <w:t xml:space="preserve">4. </w:t>
      </w:r>
      <w:r w:rsidR="007C664B">
        <w:t>Técnicas y herramientas</w:t>
      </w:r>
    </w:p>
    <w:p w14:paraId="5C91B94A" w14:textId="6F05BF30" w:rsidR="00A04B4F" w:rsidRDefault="007C664B" w:rsidP="00545D93">
      <w:pPr>
        <w:pStyle w:val="UBUcuerpoTrabajo"/>
      </w:pPr>
      <w:r>
        <w:t>Est</w:t>
      </w:r>
      <w:r w:rsidR="00545D93">
        <w:t xml:space="preserve">e apartado </w:t>
      </w:r>
      <w:r>
        <w:t xml:space="preserve">de la memoria tiene como objetivo presentar las técnicas metodológicas y las herramientas de desarrollo que se han utilizado para llevar a cabo el proyecto. </w:t>
      </w:r>
    </w:p>
    <w:p w14:paraId="143E8F49" w14:textId="65117088" w:rsidR="0038267B" w:rsidRPr="0038267B" w:rsidRDefault="0038267B" w:rsidP="0038267B">
      <w:pPr>
        <w:pStyle w:val="Ttulo2"/>
      </w:pPr>
      <w:r>
        <w:t xml:space="preserve">4.1 </w:t>
      </w:r>
      <w:r w:rsidR="007C664B">
        <w:t>Metodología</w:t>
      </w:r>
      <w:r w:rsidR="00C2429F">
        <w:t xml:space="preserve"> </w:t>
      </w:r>
      <w:r w:rsidR="00545D93">
        <w:t xml:space="preserve"> </w:t>
      </w:r>
    </w:p>
    <w:p w14:paraId="4CE716EB" w14:textId="284C641E" w:rsidR="00A04B4F" w:rsidRDefault="009C47E4" w:rsidP="0038267B">
      <w:pPr>
        <w:pStyle w:val="Ttulo3"/>
      </w:pPr>
      <w:r>
        <w:t xml:space="preserve">4.1.1 </w:t>
      </w:r>
      <w:r w:rsidR="00545D93">
        <w:t>Scrum.</w:t>
      </w:r>
    </w:p>
    <w:p w14:paraId="61CE7B91" w14:textId="7207B7BD" w:rsidR="0041568B" w:rsidRDefault="003C06A3" w:rsidP="002A4F02">
      <w:pPr>
        <w:pStyle w:val="UBUcuerpoTrabajo"/>
      </w:pPr>
      <w:r w:rsidRPr="004F3613">
        <w:rPr>
          <w:i/>
          <w:iCs/>
        </w:rPr>
        <w:t>Scrum</w:t>
      </w:r>
      <w:r>
        <w:t xml:space="preserve"> es un marco de desarrollo enfocado en </w:t>
      </w:r>
      <w:r w:rsidR="00BF778F">
        <w:t xml:space="preserve">crear </w:t>
      </w:r>
      <w:r>
        <w:t xml:space="preserve">software funcional en </w:t>
      </w:r>
      <w:r w:rsidR="002A4F02">
        <w:t>una</w:t>
      </w:r>
      <w:r w:rsidR="00426DA5">
        <w:t xml:space="preserve"> estructura cíclica hasta finalizar el proyecto</w:t>
      </w:r>
      <w:r w:rsidR="00C80EED">
        <w:t>:</w:t>
      </w:r>
    </w:p>
    <w:p w14:paraId="1976520D" w14:textId="77777777" w:rsidR="0041568B" w:rsidRDefault="00021BBE" w:rsidP="00C80EED">
      <w:pPr>
        <w:pStyle w:val="UBUcuerpoTrabajo"/>
        <w:numPr>
          <w:ilvl w:val="0"/>
          <w:numId w:val="1"/>
        </w:numPr>
      </w:pPr>
      <w:r>
        <w:t>Se selecciona un</w:t>
      </w:r>
      <w:r w:rsidR="00BF778F">
        <w:t xml:space="preserve">o o varios problemas </w:t>
      </w:r>
      <w:r>
        <w:t xml:space="preserve">que </w:t>
      </w:r>
      <w:r w:rsidR="00BF778F">
        <w:t>deban ser tratados</w:t>
      </w:r>
      <w:r w:rsidR="00304805">
        <w:t xml:space="preserve"> y</w:t>
      </w:r>
      <w:r w:rsidR="00BF778F">
        <w:t xml:space="preserve"> se dividen en tareas más asequibles que puedan ser realizadas en un marco temporal muy concreto</w:t>
      </w:r>
      <w:r w:rsidR="00304805">
        <w:t>, también denominados sprint</w:t>
      </w:r>
      <w:r w:rsidR="00BF778F">
        <w:t xml:space="preserve">. </w:t>
      </w:r>
    </w:p>
    <w:p w14:paraId="2513C575" w14:textId="0092C8DD" w:rsidR="00C80EED" w:rsidRDefault="0041568B" w:rsidP="00C80EED">
      <w:pPr>
        <w:pStyle w:val="UBUcuerpoTrabajo"/>
        <w:numPr>
          <w:ilvl w:val="0"/>
          <w:numId w:val="1"/>
        </w:numPr>
      </w:pPr>
      <w:r>
        <w:t xml:space="preserve">El equipo se reúne al finalizar un sprint para llevar un seguimiento de las tareas realizadas, ajustar expectativas y programar el siguiente </w:t>
      </w:r>
      <w:r w:rsidRPr="004F3613">
        <w:rPr>
          <w:i/>
          <w:iCs/>
        </w:rPr>
        <w:t>sprint</w:t>
      </w:r>
      <w:r>
        <w:t xml:space="preserve">. </w:t>
      </w:r>
    </w:p>
    <w:p w14:paraId="55D46682" w14:textId="6F5E3261" w:rsidR="00146CC7" w:rsidRDefault="00146CC7" w:rsidP="00426DA5">
      <w:pPr>
        <w:pStyle w:val="UBUcuerpoTrabajo"/>
        <w:ind w:firstLine="0"/>
      </w:pPr>
    </w:p>
    <w:p w14:paraId="5479260A" w14:textId="74710A10" w:rsidR="00426DA5" w:rsidRDefault="00426DA5" w:rsidP="00426DA5">
      <w:pPr>
        <w:pStyle w:val="UBUcuerpoTrabajo"/>
      </w:pPr>
      <w:r>
        <w:t xml:space="preserve">El principal objetivo de los ciclos es abordar problemas complejos, pudiendo tener así un mayor control sobre la versión final, teniendo la oportunidad de adaptar o cambiar el desarrollo de forma continua. </w:t>
      </w:r>
    </w:p>
    <w:p w14:paraId="0BBFB46B" w14:textId="77777777" w:rsidR="00426DA5" w:rsidRDefault="00426DA5" w:rsidP="00426DA5">
      <w:pPr>
        <w:pStyle w:val="UBUcuerpoTrabajo"/>
        <w:ind w:firstLine="0"/>
      </w:pPr>
    </w:p>
    <w:p w14:paraId="0D451A92" w14:textId="1934CE78" w:rsidR="00146CC7" w:rsidRDefault="009C47E4" w:rsidP="00146CC7">
      <w:pPr>
        <w:pStyle w:val="Ttulo3"/>
      </w:pPr>
      <w:r>
        <w:t xml:space="preserve">4.1.2 </w:t>
      </w:r>
      <w:r w:rsidR="00146CC7">
        <w:t>Kanban</w:t>
      </w:r>
      <w:r w:rsidR="0017768A">
        <w:t>.</w:t>
      </w:r>
    </w:p>
    <w:p w14:paraId="015DC7CF" w14:textId="05C6F119" w:rsidR="002A4F02" w:rsidRDefault="004A0EC3" w:rsidP="00F809EC">
      <w:pPr>
        <w:pStyle w:val="UBUcuerpoTrabajo"/>
      </w:pPr>
      <w:r>
        <w:t>E</w:t>
      </w:r>
      <w:r w:rsidR="004963FA">
        <w:t>s un</w:t>
      </w:r>
      <w:r>
        <w:t xml:space="preserve">a metodología de desarrollo basado en </w:t>
      </w:r>
      <w:r w:rsidR="00F40BEF">
        <w:t>observar</w:t>
      </w:r>
      <w:r w:rsidR="005525C4">
        <w:t xml:space="preserve"> </w:t>
      </w:r>
      <w:r w:rsidR="00F40BEF">
        <w:t xml:space="preserve">de forma dinámica los cambios en </w:t>
      </w:r>
      <w:r w:rsidR="00656F2E">
        <w:t xml:space="preserve">el proyecto. </w:t>
      </w:r>
      <w:r w:rsidRPr="004F3613">
        <w:rPr>
          <w:i/>
          <w:iCs/>
        </w:rPr>
        <w:t>Kanban</w:t>
      </w:r>
      <w:r>
        <w:t xml:space="preserve"> es un</w:t>
      </w:r>
      <w:r w:rsidR="002A4F02">
        <w:t xml:space="preserve">a palabra de origen </w:t>
      </w:r>
      <w:r>
        <w:t>japon</w:t>
      </w:r>
      <w:r w:rsidR="002A4F02">
        <w:t>é</w:t>
      </w:r>
      <w:r>
        <w:t xml:space="preserve">s que significa “letrero”, término que resume muy bien </w:t>
      </w:r>
      <w:r w:rsidR="00D240A1">
        <w:t>su filosofía</w:t>
      </w:r>
      <w:r w:rsidR="002A4F02">
        <w:t>.</w:t>
      </w:r>
    </w:p>
    <w:p w14:paraId="3C1BF598" w14:textId="77777777" w:rsidR="002A4F02" w:rsidRDefault="002A4F02" w:rsidP="00F809EC">
      <w:pPr>
        <w:pStyle w:val="UBUcuerpoTrabajo"/>
      </w:pPr>
    </w:p>
    <w:p w14:paraId="77192949" w14:textId="17A99F52" w:rsidR="004A0EC3" w:rsidRDefault="004A0EC3" w:rsidP="00F809EC">
      <w:pPr>
        <w:pStyle w:val="UBUcuerpoTrabajo"/>
      </w:pPr>
      <w:r>
        <w:t xml:space="preserve">Las tareas se colocan </w:t>
      </w:r>
      <w:r w:rsidR="00E95704">
        <w:t xml:space="preserve">en una pizarra o panel siguiendo 3 criterios: pendientes, en progreso o finalizadas. Los miembros del equipo son asignados diferentes tareas y es su responsabilidad cambiar la tarjeta de lugar conforme al estado de la tarea en particular. </w:t>
      </w:r>
    </w:p>
    <w:p w14:paraId="6151D1DF" w14:textId="77777777" w:rsidR="002A4F02" w:rsidRDefault="002A4F02" w:rsidP="00F809EC">
      <w:pPr>
        <w:pStyle w:val="UBUcuerpoTrabajo"/>
      </w:pPr>
    </w:p>
    <w:p w14:paraId="75E22C49" w14:textId="210940BF" w:rsidR="00E95704" w:rsidRDefault="00E95704" w:rsidP="00F809EC">
      <w:pPr>
        <w:pStyle w:val="UBUcuerpoTrabajo"/>
      </w:pPr>
      <w:r>
        <w:t>En el proyecto se ha intentado seguir las mismas directrices, añadiendo una columna de revisión</w:t>
      </w:r>
      <w:r w:rsidR="002A4F02">
        <w:t xml:space="preserve"> para aquellas </w:t>
      </w:r>
      <w:r w:rsidR="002A4F02" w:rsidRPr="004F3613">
        <w:rPr>
          <w:i/>
          <w:iCs/>
        </w:rPr>
        <w:t>issues</w:t>
      </w:r>
      <w:r w:rsidR="002A4F02">
        <w:t xml:space="preserve"> que necesitaban pasar por un proceso previo antes de ser cerradas.</w:t>
      </w:r>
    </w:p>
    <w:p w14:paraId="67CC6A8F" w14:textId="37FBDD64" w:rsidR="003C06A3" w:rsidRDefault="003C06A3" w:rsidP="00800028">
      <w:pPr>
        <w:pStyle w:val="UBUcuerpoTrabajo"/>
        <w:ind w:firstLine="0"/>
      </w:pPr>
    </w:p>
    <w:p w14:paraId="546907DD" w14:textId="026C708E" w:rsidR="0014601D" w:rsidRDefault="009C47E4" w:rsidP="009C47E4">
      <w:pPr>
        <w:pStyle w:val="Ttulo3"/>
      </w:pPr>
      <w:r>
        <w:t xml:space="preserve">4.1.3 </w:t>
      </w:r>
      <w:r w:rsidR="001271B7">
        <w:t>Técnica</w:t>
      </w:r>
      <w:r w:rsidR="0014601D">
        <w:t xml:space="preserve"> pomodoro. </w:t>
      </w:r>
    </w:p>
    <w:p w14:paraId="7437BA1D" w14:textId="77777777" w:rsidR="0014601D" w:rsidRDefault="0014601D" w:rsidP="003C06A3">
      <w:pPr>
        <w:pStyle w:val="UBUcuerpoTrabajo"/>
      </w:pPr>
    </w:p>
    <w:p w14:paraId="58EB20A3" w14:textId="11B27B09" w:rsidR="0014601D" w:rsidRDefault="00F809EC" w:rsidP="003C06A3">
      <w:pPr>
        <w:pStyle w:val="UBUcuerpoTrabajo"/>
      </w:pPr>
      <w:r>
        <w:t>Durante todo el desarrollo del p</w:t>
      </w:r>
      <w:r w:rsidR="00610FF1">
        <w:t xml:space="preserve">royecto se ha usado </w:t>
      </w:r>
      <w:r w:rsidR="009C0F97">
        <w:t>una interfaz web</w:t>
      </w:r>
      <w:r w:rsidR="00606058">
        <w:rPr>
          <w:rStyle w:val="Refdenotaalpie"/>
        </w:rPr>
        <w:footnoteReference w:id="1"/>
      </w:r>
      <w:r w:rsidR="009C0F97">
        <w:t xml:space="preserve"> para seguir </w:t>
      </w:r>
      <w:r w:rsidR="00610FF1">
        <w:t>la técnica pomodoro. Su</w:t>
      </w:r>
      <w:r>
        <w:t xml:space="preserve"> </w:t>
      </w:r>
      <w:r w:rsidR="0014601D">
        <w:t xml:space="preserve">objetivo </w:t>
      </w:r>
      <w:r w:rsidR="00610FF1">
        <w:t xml:space="preserve">es </w:t>
      </w:r>
      <w:r w:rsidR="0014601D">
        <w:t xml:space="preserve">mejorar la concentración y tener una administración del tiempo </w:t>
      </w:r>
      <w:r w:rsidR="00610FF1">
        <w:t>óptima. P</w:t>
      </w:r>
      <w:r>
        <w:t>ara ello divide la carga de trabajo en periodos de 25 minutos de trabajo intenso</w:t>
      </w:r>
      <w:r w:rsidR="00610FF1">
        <w:t xml:space="preserve"> - denominados </w:t>
      </w:r>
      <w:r w:rsidR="00610FF1" w:rsidRPr="00610FF1">
        <w:rPr>
          <w:i/>
          <w:iCs/>
        </w:rPr>
        <w:t>pomodoros</w:t>
      </w:r>
      <w:r w:rsidR="00610FF1">
        <w:t xml:space="preserve"> -</w:t>
      </w:r>
      <w:r>
        <w:t xml:space="preserve"> seguidos por 5 minutos de descanso</w:t>
      </w:r>
      <w:r w:rsidR="00610FF1">
        <w:t xml:space="preserve">. Tras 4 pomodoros el tiempo de descanso será de 30 minutos. </w:t>
      </w:r>
    </w:p>
    <w:p w14:paraId="3D96B2DC" w14:textId="77777777" w:rsidR="00611FE0" w:rsidRDefault="00611FE0">
      <w:pPr>
        <w:pStyle w:val="UBUcuerpoTrabajo"/>
      </w:pPr>
    </w:p>
    <w:p w14:paraId="118C0EE2" w14:textId="5C386BF8" w:rsidR="00C2429F" w:rsidRDefault="0038267B" w:rsidP="0038267B">
      <w:pPr>
        <w:pStyle w:val="Ttulo2"/>
      </w:pPr>
      <w:r>
        <w:t xml:space="preserve">4.2. </w:t>
      </w:r>
      <w:r w:rsidR="00C2429F">
        <w:t xml:space="preserve">Herramientas </w:t>
      </w:r>
    </w:p>
    <w:p w14:paraId="76033043" w14:textId="79A32732" w:rsidR="00BF778F" w:rsidRDefault="009C47E4" w:rsidP="003917E7">
      <w:pPr>
        <w:pStyle w:val="Ttulo3"/>
      </w:pPr>
      <w:r>
        <w:t xml:space="preserve">4.2.1 </w:t>
      </w:r>
      <w:r w:rsidR="00BF778F">
        <w:t>Git</w:t>
      </w:r>
      <w:r w:rsidR="00146CC7">
        <w:t>- Git</w:t>
      </w:r>
      <w:r w:rsidR="00BF778F">
        <w:t xml:space="preserve">Hub. </w:t>
      </w:r>
    </w:p>
    <w:p w14:paraId="1394EBC8" w14:textId="22C399D7" w:rsidR="00F809EC" w:rsidRDefault="00F809EC">
      <w:pPr>
        <w:pStyle w:val="UBUcuerpoTrabajo"/>
      </w:pPr>
    </w:p>
    <w:p w14:paraId="44F1932A" w14:textId="6B21B2AE" w:rsidR="00157815" w:rsidRDefault="00157815">
      <w:pPr>
        <w:pStyle w:val="UBUcuerpoTrabajo"/>
      </w:pPr>
      <w:r>
        <w:t xml:space="preserve">GitHub </w:t>
      </w:r>
      <w:r w:rsidR="00146CC7">
        <w:t>es un software d</w:t>
      </w:r>
      <w:r w:rsidR="00F3448E">
        <w:t>e gestión de versiones</w:t>
      </w:r>
      <w:r w:rsidR="00146CC7">
        <w:t xml:space="preserve">. </w:t>
      </w:r>
      <w:r w:rsidR="007B20D7">
        <w:t xml:space="preserve">Cuenta con una aplicación de escritorio (GitHub Desktop) que simplifica considerablemente la gestión del código. </w:t>
      </w:r>
      <w:r w:rsidR="00F3448E">
        <w:t xml:space="preserve">En este proyecto se ha </w:t>
      </w:r>
      <w:r w:rsidR="00F3448E">
        <w:lastRenderedPageBreak/>
        <w:t xml:space="preserve">usado como método principal de gestión de repositorio. </w:t>
      </w:r>
    </w:p>
    <w:p w14:paraId="06D0BDCB" w14:textId="77777777" w:rsidR="007B20D7" w:rsidRDefault="007B20D7">
      <w:pPr>
        <w:pStyle w:val="UBUcuerpoTrabajo"/>
      </w:pPr>
    </w:p>
    <w:p w14:paraId="00595A07" w14:textId="5CE48397" w:rsidR="00593C62" w:rsidRDefault="007B20D7" w:rsidP="0091757C">
      <w:pPr>
        <w:pStyle w:val="UBUcuerpoTrabajo"/>
      </w:pPr>
      <w:r>
        <w:t xml:space="preserve">Haber tenido contacto previo en otra asignatura del grado, su popularidad </w:t>
      </w:r>
      <w:r w:rsidR="002B3DFC">
        <w:t xml:space="preserve">y la facilidad para encontrar documentación online hizo que no se consideran otras alternativas. </w:t>
      </w:r>
    </w:p>
    <w:p w14:paraId="41DC320B" w14:textId="3778B0BB" w:rsidR="00C3574B" w:rsidRDefault="00C3574B" w:rsidP="009E32E6">
      <w:pPr>
        <w:pStyle w:val="UBUcuerpoTrabajo"/>
        <w:ind w:firstLine="0"/>
      </w:pPr>
    </w:p>
    <w:p w14:paraId="2C20BC85" w14:textId="7C5D7ED2" w:rsidR="00C3574B" w:rsidRDefault="00C3574B" w:rsidP="00C3574B">
      <w:pPr>
        <w:pStyle w:val="Ttulo3"/>
      </w:pPr>
      <w:r>
        <w:t xml:space="preserve">4.2.2 Zenhub. </w:t>
      </w:r>
    </w:p>
    <w:p w14:paraId="371A126A" w14:textId="747B453A" w:rsidR="000A4465" w:rsidRDefault="000A4465" w:rsidP="000A4465">
      <w:pPr>
        <w:pStyle w:val="UBUcuerpoTrabajo"/>
      </w:pPr>
      <w:r>
        <w:t>Zenhub es un plugin de GitHub. Ayuda a gestionar el proyecto aplicando la metodología Kanban.</w:t>
      </w:r>
    </w:p>
    <w:p w14:paraId="2D8349ED" w14:textId="77777777" w:rsidR="00593C62" w:rsidRDefault="00593C62">
      <w:pPr>
        <w:pStyle w:val="UBUcuerpoTrabajo"/>
      </w:pPr>
    </w:p>
    <w:p w14:paraId="37934E79" w14:textId="1B7E72DC" w:rsidR="00C2429F" w:rsidRDefault="009C47E4" w:rsidP="003917E7">
      <w:pPr>
        <w:pStyle w:val="Ttulo3"/>
      </w:pPr>
      <w:r>
        <w:t>4.2.</w:t>
      </w:r>
      <w:r w:rsidR="00C3574B">
        <w:t>3</w:t>
      </w:r>
      <w:r>
        <w:t xml:space="preserve"> </w:t>
      </w:r>
      <w:r w:rsidR="003917E7">
        <w:t>Python</w:t>
      </w:r>
    </w:p>
    <w:p w14:paraId="46200A2D" w14:textId="1D2EA0FE" w:rsidR="00593C62" w:rsidRDefault="000A4465">
      <w:pPr>
        <w:pStyle w:val="UBUcuerpoTrabajo"/>
      </w:pPr>
      <w:r>
        <w:t xml:space="preserve">Lenguaje de alto nivel. </w:t>
      </w:r>
      <w:r w:rsidR="006473AD">
        <w:t xml:space="preserve">Se </w:t>
      </w:r>
      <w:r w:rsidR="0091757C">
        <w:t>eligió</w:t>
      </w:r>
      <w:r w:rsidR="006473AD">
        <w:t xml:space="preserve"> Python por su versatilidad a la hora de tratar con </w:t>
      </w:r>
      <w:r>
        <w:t xml:space="preserve">grandes </w:t>
      </w:r>
      <w:r w:rsidR="006473AD">
        <w:t>conjuntos de datos.</w:t>
      </w:r>
    </w:p>
    <w:p w14:paraId="7AB9461F" w14:textId="30C413C4" w:rsidR="006473AD" w:rsidRDefault="006473AD">
      <w:pPr>
        <w:pStyle w:val="UBUcuerpoTrabajo"/>
      </w:pPr>
    </w:p>
    <w:p w14:paraId="47B27778" w14:textId="447A8E34" w:rsidR="00146CC7" w:rsidRPr="006473AD" w:rsidRDefault="009C47E4" w:rsidP="00F2361D">
      <w:pPr>
        <w:pStyle w:val="Ttulo3"/>
      </w:pPr>
      <w:r>
        <w:t>4.2.</w:t>
      </w:r>
      <w:r w:rsidR="00C3574B">
        <w:t>4</w:t>
      </w:r>
      <w:r>
        <w:t xml:space="preserve"> </w:t>
      </w:r>
      <w:r w:rsidR="00146CC7" w:rsidRPr="006473AD">
        <w:t>Jupyter Notebooks.</w:t>
      </w:r>
    </w:p>
    <w:p w14:paraId="2149C1FB" w14:textId="7E5EF7D7" w:rsidR="00111CCD" w:rsidRPr="00276C3C" w:rsidRDefault="006473AD" w:rsidP="00111CCD">
      <w:r w:rsidRPr="008D56E2">
        <w:t xml:space="preserve">Jupyter es un IDE (Integrated Development Environment) basado en web que permite organizar </w:t>
      </w:r>
      <w:r w:rsidR="00283649" w:rsidRPr="008D56E2">
        <w:t xml:space="preserve">el código en </w:t>
      </w:r>
      <w:r w:rsidRPr="008D56E2">
        <w:t>notebooks</w:t>
      </w:r>
      <w:r w:rsidR="004B0BCF" w:rsidRPr="008D56E2">
        <w:t xml:space="preserve">. </w:t>
      </w:r>
      <w:r w:rsidR="00283649" w:rsidRPr="008D56E2">
        <w:t>Soporta Python y s</w:t>
      </w:r>
      <w:r w:rsidR="004B0BCF" w:rsidRPr="008D56E2">
        <w:t xml:space="preserve">u característica más importante es su diseño basado en celdas que permite outputs de código, HTML, gráficos, imágenes o incluso LaTeX. </w:t>
      </w:r>
      <w:r w:rsidR="00283649" w:rsidRPr="008D56E2">
        <w:t>El diseño modular hace posible crear flujos de trabajo con una alta personalización.</w:t>
      </w:r>
      <w:r w:rsidR="00111CCD" w:rsidRPr="00111CCD">
        <w:t xml:space="preserve"> </w:t>
      </w:r>
    </w:p>
    <w:p w14:paraId="63C9CC03" w14:textId="77777777" w:rsidR="002E0474" w:rsidRPr="008D56E2" w:rsidRDefault="002E0474" w:rsidP="00111CCD">
      <w:pPr>
        <w:ind w:firstLine="0"/>
      </w:pPr>
    </w:p>
    <w:p w14:paraId="7702E28B" w14:textId="77777777" w:rsidR="00A028D5" w:rsidRDefault="002E0474" w:rsidP="006E3DA4">
      <w:r>
        <w:t xml:space="preserve">La </w:t>
      </w:r>
      <w:r w:rsidR="00283649" w:rsidRPr="008D56E2">
        <w:t xml:space="preserve">flexibilidad </w:t>
      </w:r>
      <w:r>
        <w:t>que otorga</w:t>
      </w:r>
      <w:r w:rsidR="00283649" w:rsidRPr="008D56E2">
        <w:t xml:space="preserve"> Jupyter Notebooks</w:t>
      </w:r>
      <w:r w:rsidR="006473AD" w:rsidRPr="008D56E2">
        <w:t xml:space="preserve"> </w:t>
      </w:r>
      <w:r>
        <w:t xml:space="preserve">y el hecho de </w:t>
      </w:r>
      <w:r w:rsidR="00A028D5">
        <w:t>tener amplia experiencia derivada de otras asignaturas en el grado f</w:t>
      </w:r>
      <w:r>
        <w:t xml:space="preserve">ue lo que </w:t>
      </w:r>
      <w:r w:rsidR="006E3DA4">
        <w:t>lo hizo destacar frente a otras alternativas como</w:t>
      </w:r>
      <w:r w:rsidR="00B16C99">
        <w:t xml:space="preserve"> por ejemplo</w:t>
      </w:r>
      <w:r w:rsidR="006E3DA4">
        <w:t xml:space="preserve"> Google C</w:t>
      </w:r>
      <w:r w:rsidR="00BE3037" w:rsidRPr="00BE3037">
        <w:t>ola</w:t>
      </w:r>
      <w:r w:rsidR="00BE3037">
        <w:t xml:space="preserve">b. </w:t>
      </w:r>
      <w:r w:rsidR="004F3613">
        <w:t>Este último está b</w:t>
      </w:r>
      <w:r w:rsidR="006E3DA4">
        <w:t xml:space="preserve">asado </w:t>
      </w:r>
      <w:r w:rsidR="00BE3037">
        <w:t xml:space="preserve">en un concepto muy similar al de Jupyter </w:t>
      </w:r>
      <w:r w:rsidR="00A028D5">
        <w:t>N</w:t>
      </w:r>
      <w:r w:rsidR="00BE3037">
        <w:t>otebooks</w:t>
      </w:r>
      <w:r w:rsidR="00A028D5">
        <w:t xml:space="preserve">. </w:t>
      </w:r>
    </w:p>
    <w:p w14:paraId="4D1A599A" w14:textId="11339F38" w:rsidR="00CD6B1C" w:rsidRDefault="00A028D5" w:rsidP="006E3DA4">
      <w:r>
        <w:t>S</w:t>
      </w:r>
      <w:r w:rsidR="00CD6B1C">
        <w:t>e descartó por</w:t>
      </w:r>
      <w:r>
        <w:t xml:space="preserve">que Jupyter </w:t>
      </w:r>
      <w:r w:rsidR="00111CCD">
        <w:t xml:space="preserve">tiene </w:t>
      </w:r>
      <w:r w:rsidR="00CD6B1C">
        <w:t>acceso</w:t>
      </w:r>
      <w:r w:rsidR="004F3613">
        <w:t xml:space="preserve"> local directo en lugar de almacenar el proyecto en Google Drive</w:t>
      </w:r>
      <w:r>
        <w:t xml:space="preserve"> y </w:t>
      </w:r>
      <w:r w:rsidR="00111CCD">
        <w:t xml:space="preserve">tiene el beneficio de </w:t>
      </w:r>
      <w:r w:rsidR="00CD6B1C">
        <w:t xml:space="preserve">usar el </w:t>
      </w:r>
      <w:r w:rsidR="00111CCD">
        <w:t>h</w:t>
      </w:r>
      <w:r w:rsidR="00CD6B1C">
        <w:t xml:space="preserve">ardware </w:t>
      </w:r>
      <w:r w:rsidR="00111CCD">
        <w:t>del equipo. Da</w:t>
      </w:r>
      <w:r w:rsidR="00276C3C">
        <w:t>do que esto va a ser un proyecto desarrollado por una sola persona, se prefirió J</w:t>
      </w:r>
      <w:r w:rsidR="000F79F9">
        <w:t>u</w:t>
      </w:r>
      <w:r w:rsidR="00276C3C">
        <w:t>p</w:t>
      </w:r>
      <w:r w:rsidR="000F79F9">
        <w:t>y</w:t>
      </w:r>
      <w:r w:rsidR="00276C3C">
        <w:t xml:space="preserve">ter. </w:t>
      </w:r>
    </w:p>
    <w:p w14:paraId="02B7F435" w14:textId="6620462E" w:rsidR="00BE3037" w:rsidRPr="00276C3C" w:rsidRDefault="00BE3037" w:rsidP="00111CCD">
      <w:pPr>
        <w:ind w:firstLine="0"/>
      </w:pPr>
    </w:p>
    <w:p w14:paraId="59A7BC1B" w14:textId="34129DF8" w:rsidR="00BE3037" w:rsidRPr="003743A9" w:rsidRDefault="009C47E4" w:rsidP="00CD6B1C">
      <w:pPr>
        <w:pStyle w:val="Ttulo3"/>
      </w:pPr>
      <w:r>
        <w:t>4.2.</w:t>
      </w:r>
      <w:r w:rsidR="00C3574B">
        <w:t>5</w:t>
      </w:r>
      <w:r>
        <w:t xml:space="preserve"> </w:t>
      </w:r>
      <w:r w:rsidR="00BE3037" w:rsidRPr="003743A9">
        <w:t>Py</w:t>
      </w:r>
      <w:r w:rsidR="009414CA" w:rsidRPr="003743A9">
        <w:t>C</w:t>
      </w:r>
      <w:r w:rsidR="00BE3037" w:rsidRPr="003743A9">
        <w:t>harm.</w:t>
      </w:r>
    </w:p>
    <w:p w14:paraId="4DCED47A" w14:textId="12BA2749" w:rsidR="00BE3037" w:rsidRPr="003743A9" w:rsidRDefault="00BE3037" w:rsidP="00BE3037"/>
    <w:p w14:paraId="1455C9E3" w14:textId="29CD16B6" w:rsidR="00276C3C" w:rsidRDefault="00BE3037" w:rsidP="00BE3037">
      <w:r>
        <w:t xml:space="preserve">IDE </w:t>
      </w:r>
      <w:r w:rsidR="00C37A21">
        <w:t>usado especialmente para Python</w:t>
      </w:r>
      <w:r>
        <w:t xml:space="preserve">. </w:t>
      </w:r>
      <w:r w:rsidR="00C37A21">
        <w:t>Requiere una licencia, pero usando la cuenta de la UBU se puede solicitar una licencia de estudiante</w:t>
      </w:r>
      <w:r>
        <w:rPr>
          <w:rStyle w:val="Refdenotaalpie"/>
        </w:rPr>
        <w:footnoteReference w:id="2"/>
      </w:r>
      <w:r>
        <w:t>.</w:t>
      </w:r>
      <w:r w:rsidR="00276C3C">
        <w:t xml:space="preserve"> Se incorporó en las fases más tardías del desarrollo para suplir las carencias </w:t>
      </w:r>
      <w:r w:rsidR="00C37A21">
        <w:t xml:space="preserve">de Jupyter Notebooks. </w:t>
      </w:r>
      <w:r w:rsidR="00276C3C">
        <w:t xml:space="preserve"> </w:t>
      </w:r>
    </w:p>
    <w:p w14:paraId="766931A1" w14:textId="3CA1D39E" w:rsidR="009414CA" w:rsidRDefault="009414CA" w:rsidP="00BE3037"/>
    <w:p w14:paraId="27401E0E" w14:textId="5F4A9DFE" w:rsidR="009414CA" w:rsidRPr="008D56E2" w:rsidRDefault="009414CA" w:rsidP="00BE3037">
      <w:r>
        <w:t>Se valoraron otras opciones como Visual Studio Code o, incluso, Sublime Text 3 que no es un IDE sino un simple editor de código. Sin embargo, PyCharm destacó por encima de cualquier otra opción por su compatibilidad con Jupyter</w:t>
      </w:r>
      <w:r w:rsidR="00C37A21">
        <w:t xml:space="preserve"> Notebooks</w:t>
      </w:r>
      <w:r>
        <w:t xml:space="preserve">. </w:t>
      </w:r>
    </w:p>
    <w:p w14:paraId="61F440F2" w14:textId="77777777" w:rsidR="00146CC7" w:rsidRPr="008D56E2" w:rsidRDefault="00146CC7" w:rsidP="008D56E2"/>
    <w:p w14:paraId="546072B6" w14:textId="50A94D4A" w:rsidR="00545D93" w:rsidRPr="007C0F1A" w:rsidRDefault="00F2361D" w:rsidP="00F2361D">
      <w:pPr>
        <w:pStyle w:val="Ttulo2"/>
      </w:pPr>
      <w:r w:rsidRPr="007C0F1A">
        <w:t xml:space="preserve">4.3 </w:t>
      </w:r>
      <w:r w:rsidR="000F79F9" w:rsidRPr="007C0F1A">
        <w:t>Librerías</w:t>
      </w:r>
      <w:r w:rsidR="00C2429F" w:rsidRPr="007C0F1A">
        <w:t xml:space="preserve"> </w:t>
      </w:r>
    </w:p>
    <w:p w14:paraId="1C918FD2" w14:textId="78C8178C" w:rsidR="008D56E2" w:rsidRPr="007C0F1A" w:rsidRDefault="009C47E4" w:rsidP="003D5954">
      <w:pPr>
        <w:pStyle w:val="Ttulo3"/>
      </w:pPr>
      <w:r>
        <w:t xml:space="preserve">4.3.1 </w:t>
      </w:r>
      <w:r w:rsidR="008D56E2" w:rsidRPr="007C0F1A">
        <w:t>Plotly</w:t>
      </w:r>
    </w:p>
    <w:p w14:paraId="4269BD5D" w14:textId="202BB708" w:rsidR="008D56E2" w:rsidRDefault="008D56E2" w:rsidP="008D56E2">
      <w:r>
        <w:t>Librería gratuita y de código abierto caracterizada por su accesibilidad</w:t>
      </w:r>
      <w:r w:rsidR="007C0F1A">
        <w:t xml:space="preserve">. Se ha hecho uso de </w:t>
      </w:r>
      <w:r w:rsidR="00D538D5">
        <w:t>multitud de herramientas que permiten visualizar grandes conjuntos de datos de forma visualmente atractiva</w:t>
      </w:r>
      <w:r w:rsidR="007C0F1A">
        <w:t xml:space="preserve"> para crear gráficos</w:t>
      </w:r>
      <w:r w:rsidR="00D60334">
        <w:t xml:space="preserve"> de forma sencilla</w:t>
      </w:r>
      <w:r w:rsidR="00D538D5">
        <w:t xml:space="preserve">. </w:t>
      </w:r>
    </w:p>
    <w:p w14:paraId="2D6C657E" w14:textId="3339E153" w:rsidR="00D538D5" w:rsidRDefault="00D538D5" w:rsidP="008D56E2"/>
    <w:p w14:paraId="4E8608DD" w14:textId="2D4D8869" w:rsidR="00D538D5" w:rsidRPr="008D56E2" w:rsidRDefault="009C47E4" w:rsidP="00D538D5">
      <w:pPr>
        <w:pStyle w:val="Ttulo3"/>
      </w:pPr>
      <w:r>
        <w:t xml:space="preserve">4.3.2 </w:t>
      </w:r>
      <w:r w:rsidR="00D538D5">
        <w:t>Dash</w:t>
      </w:r>
    </w:p>
    <w:p w14:paraId="05E1A2CE" w14:textId="645CB666" w:rsidR="00D538D5" w:rsidRDefault="00D538D5" w:rsidP="008D56E2">
      <w:r>
        <w:t xml:space="preserve">Dash es un framework </w:t>
      </w:r>
      <w:r w:rsidR="00D60334">
        <w:t xml:space="preserve">opensource </w:t>
      </w:r>
      <w:r>
        <w:t>de Python</w:t>
      </w:r>
      <w:r w:rsidR="00C50824">
        <w:t xml:space="preserve">. </w:t>
      </w:r>
    </w:p>
    <w:p w14:paraId="1EB07429" w14:textId="48749688" w:rsidR="008D56E2" w:rsidRDefault="00D538D5" w:rsidP="008D56E2">
      <w:r>
        <w:t xml:space="preserve">Una de las grandes ventajas de Dash es que se puede renderizar directamente en el navegador.   </w:t>
      </w:r>
      <w:r w:rsidR="00D60334">
        <w:t xml:space="preserve">Su aplicación original es crear aplicaciones web, en este proyecto se ha usado Bootstrap para poder </w:t>
      </w:r>
      <w:r w:rsidR="000F79F9">
        <w:t>generar</w:t>
      </w:r>
      <w:r w:rsidR="00D60334">
        <w:t xml:space="preserve"> el HTML.</w:t>
      </w:r>
    </w:p>
    <w:p w14:paraId="2A9FF233" w14:textId="551B6751" w:rsidR="00D60334" w:rsidRDefault="00D60334" w:rsidP="008D56E2"/>
    <w:p w14:paraId="28A2943B" w14:textId="777A2298" w:rsidR="009F7014" w:rsidRDefault="00D60334" w:rsidP="009F7014">
      <w:r>
        <w:t xml:space="preserve">Se </w:t>
      </w:r>
      <w:r w:rsidR="00A00674">
        <w:t xml:space="preserve">barajó la posibilidad de usar </w:t>
      </w:r>
      <w:r w:rsidR="009F7014">
        <w:t>Panel o Streamlit que fueron descartadas, principalmente por</w:t>
      </w:r>
      <w:r w:rsidR="00692C54">
        <w:t>que</w:t>
      </w:r>
      <w:r w:rsidR="009F7014">
        <w:t xml:space="preserve"> ofrecían mucha menos personalización </w:t>
      </w:r>
      <w:r w:rsidR="00692C54">
        <w:t xml:space="preserve">y documentación disponible </w:t>
      </w:r>
      <w:r w:rsidR="009F7014">
        <w:t xml:space="preserve">que Dash. </w:t>
      </w:r>
    </w:p>
    <w:p w14:paraId="1D8A982E" w14:textId="77777777" w:rsidR="00692C54" w:rsidRPr="009F7014" w:rsidRDefault="00692C54" w:rsidP="00692C54">
      <w:pPr>
        <w:ind w:firstLine="0"/>
      </w:pPr>
    </w:p>
    <w:p w14:paraId="2B6889B0" w14:textId="40EAE7D9" w:rsidR="008D56E2" w:rsidRPr="00692C54" w:rsidRDefault="00692C54" w:rsidP="00692C54">
      <w:pPr>
        <w:pStyle w:val="Ttulo3"/>
      </w:pPr>
      <w:r w:rsidRPr="00692C54">
        <w:t>4.3.</w:t>
      </w:r>
      <w:r>
        <w:t>3</w:t>
      </w:r>
      <w:r w:rsidRPr="00692C54">
        <w:t>. Dash Bootstrap Components</w:t>
      </w:r>
    </w:p>
    <w:p w14:paraId="682E923E" w14:textId="20E2F2E3" w:rsidR="00C2429F" w:rsidRDefault="00692C54" w:rsidP="00692C54">
      <w:r w:rsidRPr="00692C54">
        <w:t>Librería de components Boostrap para Dash</w:t>
      </w:r>
      <w:r>
        <w:t xml:space="preserve"> que facilita enormemente la construcción de la página web. </w:t>
      </w:r>
    </w:p>
    <w:p w14:paraId="3D8CB44C" w14:textId="77777777" w:rsidR="0091757C" w:rsidRPr="00C37A21" w:rsidRDefault="0091757C" w:rsidP="00692C54"/>
    <w:p w14:paraId="484774F6" w14:textId="6B20B521" w:rsidR="00545D93" w:rsidRPr="002815EC" w:rsidRDefault="00F2361D" w:rsidP="00F2361D">
      <w:pPr>
        <w:pStyle w:val="Ttulo3"/>
      </w:pPr>
      <w:r w:rsidRPr="002815EC">
        <w:t xml:space="preserve">4.4 </w:t>
      </w:r>
      <w:r w:rsidR="00545D93" w:rsidRPr="002815EC">
        <w:t xml:space="preserve">Despliegue. </w:t>
      </w:r>
    </w:p>
    <w:p w14:paraId="61860D97" w14:textId="6E137050" w:rsidR="00C2429F" w:rsidRDefault="009C47E4" w:rsidP="00E673AD">
      <w:pPr>
        <w:pStyle w:val="Ttulo3"/>
      </w:pPr>
      <w:r>
        <w:t xml:space="preserve">4.4.1 </w:t>
      </w:r>
      <w:r w:rsidR="00C2429F">
        <w:t>Heroku</w:t>
      </w:r>
    </w:p>
    <w:p w14:paraId="65845DE9" w14:textId="6466B15D" w:rsidR="008A62F6" w:rsidRDefault="00C37A21" w:rsidP="008A62F6">
      <w:pPr>
        <w:pStyle w:val="UBUcuerpoTrabajo"/>
      </w:pPr>
      <w:r>
        <w:t xml:space="preserve">Heroku </w:t>
      </w:r>
      <w:r w:rsidR="008A62F6">
        <w:t xml:space="preserve">permite hacer deploys de la web en la nube. A pesar de tener una versión gratuita, está muy limitada. </w:t>
      </w:r>
    </w:p>
    <w:p w14:paraId="52AF1919" w14:textId="2262A588" w:rsidR="008A62F6" w:rsidRDefault="008A62F6" w:rsidP="008A62F6">
      <w:pPr>
        <w:pStyle w:val="UBUcuerpoTrabajo"/>
      </w:pPr>
    </w:p>
    <w:p w14:paraId="35B15AC5" w14:textId="57D839EA" w:rsidR="00776586" w:rsidRDefault="008A62F6" w:rsidP="008A62F6">
      <w:pPr>
        <w:pStyle w:val="UBUcuerpoTrabajo"/>
      </w:pPr>
      <w:r>
        <w:t xml:space="preserve">Su mayor ventaja frente a otras plataformas en la nube es su extensa documentación, simplicidad y logs de error. </w:t>
      </w:r>
      <w:r w:rsidR="00776586">
        <w:t xml:space="preserve">En etapas tempranas de desarrollo, especialmente en el primer deploy, estos mensajes ayudaron enormemente a encontrar errores. </w:t>
      </w:r>
    </w:p>
    <w:p w14:paraId="009A5F18" w14:textId="3D3EC215" w:rsidR="00776586" w:rsidRDefault="00776586">
      <w:pPr>
        <w:pStyle w:val="UBUcuerpoTrabajo"/>
      </w:pPr>
    </w:p>
    <w:p w14:paraId="2BA87978" w14:textId="59EDAC89" w:rsidR="00776586" w:rsidRDefault="00776586">
      <w:pPr>
        <w:pStyle w:val="UBUcuerpoTrabajo"/>
      </w:pPr>
      <w:r>
        <w:t xml:space="preserve">Otras alternativas que fueron brevemente consideradas como Elastic Beanstalk (AWS) o Dokku antes de ser descartadas por la </w:t>
      </w:r>
      <w:r w:rsidR="00D62450">
        <w:t xml:space="preserve">gran curva de aprendizaje que presentaban respecto a Heroku. </w:t>
      </w:r>
      <w:r>
        <w:t xml:space="preserve"> </w:t>
      </w:r>
    </w:p>
    <w:p w14:paraId="0E00F750" w14:textId="77777777" w:rsidR="0091757C" w:rsidRDefault="0091757C">
      <w:pPr>
        <w:pStyle w:val="UBUcuerpoTrabajo"/>
      </w:pPr>
    </w:p>
    <w:p w14:paraId="53D296C7" w14:textId="4196BE24" w:rsidR="00C2429F" w:rsidRPr="00F2361D" w:rsidRDefault="00F2361D" w:rsidP="00F2361D">
      <w:pPr>
        <w:pStyle w:val="Ttulo3"/>
      </w:pPr>
      <w:r w:rsidRPr="00F2361D">
        <w:t xml:space="preserve">4.5 </w:t>
      </w:r>
      <w:r w:rsidR="00C2429F" w:rsidRPr="00F2361D">
        <w:t>D</w:t>
      </w:r>
      <w:r w:rsidR="00545D93" w:rsidRPr="00F2361D">
        <w:t xml:space="preserve">ocumentación. </w:t>
      </w:r>
    </w:p>
    <w:p w14:paraId="26D4415F" w14:textId="0B520A85" w:rsidR="00C2429F" w:rsidRDefault="009C47E4" w:rsidP="009C47E4">
      <w:pPr>
        <w:pStyle w:val="Ttulo3"/>
      </w:pPr>
      <w:r>
        <w:t xml:space="preserve">4.5.1 </w:t>
      </w:r>
      <w:r w:rsidR="00C2429F">
        <w:t>Zotero.</w:t>
      </w:r>
    </w:p>
    <w:p w14:paraId="2E9BFD02" w14:textId="6B54F683" w:rsidR="00D10AE7" w:rsidRDefault="007C0F1A" w:rsidP="0013748F">
      <w:pPr>
        <w:pStyle w:val="UBUcuerpoTrabajo"/>
      </w:pPr>
      <w:r>
        <w:t>Gestor de referencias bibliográficas</w:t>
      </w:r>
      <w:r w:rsidR="00D10AE7">
        <w:t xml:space="preserve"> </w:t>
      </w:r>
      <w:r w:rsidR="00770150">
        <w:t xml:space="preserve">gratuito y </w:t>
      </w:r>
      <w:r w:rsidR="00D10AE7">
        <w:t>de código abierto. Con un solo click permite almacenar cualquier referencia digital para su posterior uso</w:t>
      </w:r>
      <w:r w:rsidR="00770150">
        <w:t xml:space="preserve"> usando un estilo de citado.</w:t>
      </w:r>
    </w:p>
    <w:p w14:paraId="1678A6BE" w14:textId="434548F4" w:rsidR="00E7060E" w:rsidRDefault="00D10AE7" w:rsidP="00770150">
      <w:pPr>
        <w:pStyle w:val="UBUcuerpoTrabajo"/>
      </w:pPr>
      <w:r>
        <w:t xml:space="preserve">La versión de escritorio y pluggins son compatibles con la mayoría de sistemas operativos </w:t>
      </w:r>
      <w:r w:rsidR="00770150">
        <w:t>–L</w:t>
      </w:r>
      <w:r>
        <w:t xml:space="preserve">inux, Windows y MacOS– y navegadores </w:t>
      </w:r>
      <w:r w:rsidR="00770150">
        <w:t>web</w:t>
      </w:r>
      <w:r w:rsidR="004E4ABF">
        <w:t xml:space="preserve"> </w:t>
      </w:r>
      <w:r>
        <w:t xml:space="preserve">–Chrome, Firefox y Safari. </w:t>
      </w:r>
    </w:p>
    <w:p w14:paraId="73347B2E" w14:textId="3F6685FA" w:rsidR="00593C62" w:rsidRDefault="00593C62" w:rsidP="00C2429F">
      <w:pPr>
        <w:pStyle w:val="UBUcuerpoTrabajo"/>
      </w:pPr>
    </w:p>
    <w:p w14:paraId="6C3B3703" w14:textId="1BDA98DC" w:rsidR="00FA373F" w:rsidRDefault="00593C62" w:rsidP="0091757C">
      <w:pPr>
        <w:pStyle w:val="UBUcuerpoTrabajo"/>
      </w:pPr>
      <w:r>
        <w:t>Mendeley</w:t>
      </w:r>
      <w:r w:rsidR="004E4ABF">
        <w:t xml:space="preserve"> es una alternativa muy similar a Zootero que se terminó descartando por su pobre importación de metadatos de videos de YouTube</w:t>
      </w:r>
      <w:r w:rsidR="00FA373F">
        <w:t xml:space="preserve">. </w:t>
      </w:r>
    </w:p>
    <w:p w14:paraId="2C26E533" w14:textId="77777777" w:rsidR="0091757C" w:rsidRDefault="0091757C" w:rsidP="0091757C">
      <w:pPr>
        <w:pStyle w:val="UBUcuerpoTrabajo"/>
      </w:pPr>
    </w:p>
    <w:p w14:paraId="5B2EA1CF" w14:textId="4EB1AE4D" w:rsidR="00593C62" w:rsidRDefault="00FA373F" w:rsidP="00FA373F">
      <w:pPr>
        <w:pStyle w:val="Ttulo3"/>
      </w:pPr>
      <w:r>
        <w:t xml:space="preserve">4.5.2. Microsoft Word. </w:t>
      </w:r>
      <w:r w:rsidR="004E4ABF">
        <w:t xml:space="preserve"> </w:t>
      </w:r>
    </w:p>
    <w:p w14:paraId="40ED26FA" w14:textId="1D38621D" w:rsidR="002E0474" w:rsidRDefault="00EA3C7A" w:rsidP="00C2429F">
      <w:pPr>
        <w:pStyle w:val="UBUcuerpoTrabajo"/>
      </w:pPr>
      <w:r>
        <w:t>Popular procesador de texto</w:t>
      </w:r>
      <w:r w:rsidR="009E32E6">
        <w:t>. LaTeX fue considerado como principal alternativa</w:t>
      </w:r>
      <w:r w:rsidR="000A4465">
        <w:t>, pero se eligió Word por su rapidez de trabajo y sencillez.</w:t>
      </w:r>
    </w:p>
    <w:sectPr w:rsidR="002E0474">
      <w:footerReference w:type="default" r:id="rId8"/>
      <w:endnotePr>
        <w:numFmt w:val="decimal"/>
      </w:endnotePr>
      <w:pgSz w:w="11906" w:h="16838"/>
      <w:pgMar w:top="567" w:right="850" w:bottom="1416" w:left="1701" w:header="720" w:footer="85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19835F" w14:textId="77777777" w:rsidR="00654421" w:rsidRDefault="00654421" w:rsidP="008D56E2">
      <w:r>
        <w:separator/>
      </w:r>
    </w:p>
  </w:endnote>
  <w:endnote w:type="continuationSeparator" w:id="0">
    <w:p w14:paraId="0138764D" w14:textId="77777777" w:rsidR="00654421" w:rsidRDefault="00654421" w:rsidP="008D56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erif">
    <w:altName w:val="Times New Roman"/>
    <w:charset w:val="00"/>
    <w:family w:val="roman"/>
    <w:pitch w:val="variable"/>
  </w:font>
  <w:font w:name="Droid Sans">
    <w:altName w:val="Segoe UI"/>
    <w:charset w:val="00"/>
    <w:family w:val="auto"/>
    <w:pitch w:val="variable"/>
  </w:font>
  <w:font w:name="Lohit Hindi">
    <w:altName w:val="Calibri"/>
    <w:charset w:val="00"/>
    <w:family w:val="auto"/>
    <w:pitch w:val="variable"/>
  </w:font>
  <w:font w:name="Liberation Sans">
    <w:altName w:val="Arial"/>
    <w:charset w:val="00"/>
    <w:family w:val="swiss"/>
    <w:pitch w:val="variable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0CF1A9" w14:textId="6089D5F6" w:rsidR="00CC6DAF" w:rsidRDefault="007C664B">
    <w:pPr>
      <w:pStyle w:val="Piedepgina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A92B967" wp14:editId="79DF8E70">
              <wp:simplePos x="0" y="0"/>
              <wp:positionH relativeFrom="column">
                <wp:posOffset>-3020658</wp:posOffset>
              </wp:positionH>
              <wp:positionV relativeFrom="paragraph">
                <wp:posOffset>14422401</wp:posOffset>
              </wp:positionV>
              <wp:extent cx="11972520" cy="1530720"/>
              <wp:effectExtent l="3182550" t="0" r="3154380" b="0"/>
              <wp:wrapNone/>
              <wp:docPr id="1" name="Cuadro de tex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3313200">
                        <a:off x="0" y="0"/>
                        <a:ext cx="11972520" cy="153072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2FDAE6E" w14:textId="77777777" w:rsidR="00CC6DAF" w:rsidRDefault="007C664B" w:rsidP="008D56E2">
                          <w:r>
                            <w:t>Borrador</w:t>
                          </w:r>
                        </w:p>
                      </w:txbxContent>
                    </wps:txbx>
                    <wps:bodyPr vert="horz" wrap="none" lIns="90000" tIns="45000" rIns="90000" bIns="45000" anchor="ctr" anchorCtr="0" compatLnSpc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A92B967" id="_x0000_t202" coordsize="21600,21600" o:spt="202" path="m,l,21600r21600,l21600,xe">
              <v:stroke joinstyle="miter"/>
              <v:path gradientshapeok="t" o:connecttype="rect"/>
            </v:shapetype>
            <v:shape id="Cuadro de texto 1" o:spid="_x0000_s1026" type="#_x0000_t202" style="position:absolute;margin-left:-237.85pt;margin-top:1135.6pt;width:942.7pt;height:120.55pt;rotation:3618898fd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" filled="f" stroked="f">
              <v:textbox inset="2.5mm,1.25mm,2.5mm,1.25mm">
                <w:txbxContent>
                  <w:p w14:paraId="42FDAE6E" w14:textId="77777777" w:rsidR="00CC6DAF" w:rsidRDefault="007C664B" w:rsidP="008D56E2">
                    <w:r>
                      <w:t>Borrador</w:t>
                    </w:r>
                  </w:p>
                </w:txbxContent>
              </v:textbox>
            </v:shape>
          </w:pict>
        </mc:Fallback>
      </mc:AlternateContent>
    </w:r>
    <w:fldSimple w:instr=" FILENAME ">
      <w:r>
        <w:t>4_TecnicasHerramientas.</w:t>
      </w:r>
      <w:r w:rsidR="00E7060E">
        <w:t>docx</w:t>
      </w:r>
    </w:fldSimple>
    <w:r>
      <w:t xml:space="preserve"> v.</w:t>
    </w:r>
    <w:r w:rsidR="00E0275C">
      <w:t>3</w:t>
    </w:r>
    <w:r>
      <w:t xml:space="preserve"> </w:t>
    </w:r>
    <w:fldSimple w:instr=" TITLE "/>
    <w:r>
      <w:fldChar w:fldCharType="begin"/>
    </w:r>
    <w:r>
      <w:instrText xml:space="preserve"> SAVEDATE \@ "dd'/'MMM'/'yy" </w:instrText>
    </w:r>
    <w:r>
      <w:fldChar w:fldCharType="separate"/>
    </w:r>
    <w:r w:rsidR="000F79F9">
      <w:rPr>
        <w:noProof/>
      </w:rPr>
      <w:t>21/may.22</w:t>
    </w:r>
    <w:r>
      <w:fldChar w:fldCharType="end"/>
    </w:r>
    <w:r>
      <w:tab/>
    </w:r>
    <w:r>
      <w:tab/>
    </w:r>
    <w:r>
      <w:fldChar w:fldCharType="begin"/>
    </w:r>
    <w:r>
      <w:instrText xml:space="preserve"> PAGE </w:instrText>
    </w:r>
    <w:r>
      <w:fldChar w:fldCharType="separate"/>
    </w:r>
    <w:r>
      <w:t>1</w:t>
    </w:r>
    <w:r>
      <w:fldChar w:fldCharType="end"/>
    </w:r>
    <w:r>
      <w:t>/</w:t>
    </w:r>
    <w:fldSimple w:instr=" NUMPAGES ">
      <w:r>
        <w:t>1</w:t>
      </w:r>
    </w:fldSimple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0BAA04" w14:textId="77777777" w:rsidR="00654421" w:rsidRDefault="00654421" w:rsidP="008D56E2">
      <w:r>
        <w:separator/>
      </w:r>
    </w:p>
  </w:footnote>
  <w:footnote w:type="continuationSeparator" w:id="0">
    <w:p w14:paraId="14C83820" w14:textId="77777777" w:rsidR="00654421" w:rsidRDefault="00654421" w:rsidP="008D56E2">
      <w:r>
        <w:continuationSeparator/>
      </w:r>
    </w:p>
  </w:footnote>
  <w:footnote w:id="1">
    <w:p w14:paraId="0726B7B4" w14:textId="61A828D8" w:rsidR="00606058" w:rsidRPr="00606058" w:rsidRDefault="00606058">
      <w:pPr>
        <w:pStyle w:val="Textonotapie"/>
        <w:rPr>
          <w:lang w:val="en-GB"/>
        </w:rPr>
      </w:pPr>
      <w:r>
        <w:rPr>
          <w:rStyle w:val="Refdenotaalpie"/>
        </w:rPr>
        <w:footnoteRef/>
      </w:r>
      <w:r w:rsidRPr="00606058">
        <w:rPr>
          <w:lang w:val="en-GB"/>
        </w:rPr>
        <w:t xml:space="preserve"> ‘Pomofocus’ &lt;https://pomofocus.io&gt; [accessed 27 April 2022].</w:t>
      </w:r>
    </w:p>
  </w:footnote>
  <w:footnote w:id="2">
    <w:p w14:paraId="4EA8DC10" w14:textId="1CB43C20" w:rsidR="00BE3037" w:rsidRPr="00C86B27" w:rsidRDefault="00BE3037">
      <w:pPr>
        <w:pStyle w:val="Textonotapie"/>
        <w:rPr>
          <w:lang w:val="en-GB"/>
        </w:rPr>
      </w:pPr>
      <w:r>
        <w:rPr>
          <w:rStyle w:val="Refdenotaalpie"/>
        </w:rPr>
        <w:footnoteRef/>
      </w:r>
      <w:r w:rsidRPr="00C86B27">
        <w:rPr>
          <w:lang w:val="en-GB"/>
        </w:rPr>
        <w:t xml:space="preserve"> </w:t>
      </w:r>
      <w:r w:rsidR="00C86B27">
        <w:fldChar w:fldCharType="begin"/>
      </w:r>
      <w:r w:rsidR="00C86B27" w:rsidRPr="00C86B27">
        <w:rPr>
          <w:lang w:val="en-GB"/>
        </w:rPr>
        <w:instrText xml:space="preserve"> ADDIN ZOTERO_ITEM CSL_CITATION {"citationID":"o72tTN54","properties":{"formattedCitation":"\\uc0\\u8216{}Free Educational Licenses - Community Support\\uc0\\u8217{}, {\\i{}JetBrains} &lt;https://www.jetbrains.com/community/education/&gt; [accessed 14 May 2022].","plainCitation":"‘Free Educational Licenses - Community Support’, JetBrains &lt;https://www.jetbrains.com/community/education/&gt; [accessed 14 May 2022].","noteIndex":2},"citationItems":[{"id":22,"uris":["http://zotero.org/users/local/k28YpyzE/items/BHXVG9RX"],"itemData":{"id":22,"type":"webpage","abstract":"Learn or teach how to code with best-of-industry tools from JetBrains. Free Educational Licenses for JetBrains' tools.","container-title":"JetBrains","language":"en","title":"Free Educational Licenses - Community Support","URL":"https://www.jetbrains.com/community/education/","accessed":{"date-parts":[["2022",5,14]]}}}],"schema":"https://github.com/citation-style-language/schema/raw/master/csl-citation.json"} </w:instrText>
      </w:r>
      <w:r w:rsidR="00C86B27">
        <w:fldChar w:fldCharType="separate"/>
      </w:r>
      <w:r w:rsidR="00C86B27" w:rsidRPr="00C86B27">
        <w:rPr>
          <w:rFonts w:cs="Times New Roman"/>
          <w:szCs w:val="24"/>
          <w:lang w:val="en-GB"/>
        </w:rPr>
        <w:t xml:space="preserve">‘Free Educational Licenses - Community Support’, </w:t>
      </w:r>
      <w:r w:rsidR="00C86B27" w:rsidRPr="00C86B27">
        <w:rPr>
          <w:rFonts w:cs="Times New Roman"/>
          <w:i/>
          <w:iCs/>
          <w:szCs w:val="24"/>
          <w:lang w:val="en-GB"/>
        </w:rPr>
        <w:t>JetBrains</w:t>
      </w:r>
      <w:r w:rsidR="00C86B27" w:rsidRPr="00C86B27">
        <w:rPr>
          <w:rFonts w:cs="Times New Roman"/>
          <w:szCs w:val="24"/>
          <w:lang w:val="en-GB"/>
        </w:rPr>
        <w:t xml:space="preserve"> &lt;https://www.jetbrains.com/community/education/&gt; [accessed 14 May 2022].</w:t>
      </w:r>
      <w:r w:rsidR="00C86B27"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C345156"/>
    <w:multiLevelType w:val="hybridMultilevel"/>
    <w:tmpl w:val="0F9E6A1A"/>
    <w:lvl w:ilvl="0" w:tplc="0C0A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9"/>
  <w:autoHyphenation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04B4F"/>
    <w:rsid w:val="00021BBE"/>
    <w:rsid w:val="00064149"/>
    <w:rsid w:val="000A4465"/>
    <w:rsid w:val="000B5C10"/>
    <w:rsid w:val="000F79F9"/>
    <w:rsid w:val="00111CCD"/>
    <w:rsid w:val="001271B7"/>
    <w:rsid w:val="001372B8"/>
    <w:rsid w:val="0013748F"/>
    <w:rsid w:val="0014601D"/>
    <w:rsid w:val="00146CC7"/>
    <w:rsid w:val="00157815"/>
    <w:rsid w:val="0017768A"/>
    <w:rsid w:val="001B3A83"/>
    <w:rsid w:val="001E04A2"/>
    <w:rsid w:val="0021294B"/>
    <w:rsid w:val="00276C3C"/>
    <w:rsid w:val="002815EC"/>
    <w:rsid w:val="00283649"/>
    <w:rsid w:val="002A4F02"/>
    <w:rsid w:val="002B3DFC"/>
    <w:rsid w:val="002B43D1"/>
    <w:rsid w:val="002E0474"/>
    <w:rsid w:val="00304805"/>
    <w:rsid w:val="003743A9"/>
    <w:rsid w:val="0038267B"/>
    <w:rsid w:val="003917E7"/>
    <w:rsid w:val="003A6EC5"/>
    <w:rsid w:val="003C06A3"/>
    <w:rsid w:val="003D5954"/>
    <w:rsid w:val="0041568B"/>
    <w:rsid w:val="00426DA5"/>
    <w:rsid w:val="00475060"/>
    <w:rsid w:val="004963FA"/>
    <w:rsid w:val="004A0EC3"/>
    <w:rsid w:val="004B0BCF"/>
    <w:rsid w:val="004B6BB7"/>
    <w:rsid w:val="004E4ABF"/>
    <w:rsid w:val="004F3613"/>
    <w:rsid w:val="00545D93"/>
    <w:rsid w:val="005525C4"/>
    <w:rsid w:val="00593C62"/>
    <w:rsid w:val="00596556"/>
    <w:rsid w:val="00603443"/>
    <w:rsid w:val="00606058"/>
    <w:rsid w:val="00610FF1"/>
    <w:rsid w:val="00611FE0"/>
    <w:rsid w:val="006473AD"/>
    <w:rsid w:val="00654421"/>
    <w:rsid w:val="00656F2E"/>
    <w:rsid w:val="00692C54"/>
    <w:rsid w:val="006E3DA4"/>
    <w:rsid w:val="00770150"/>
    <w:rsid w:val="00776586"/>
    <w:rsid w:val="0079759C"/>
    <w:rsid w:val="007B20D7"/>
    <w:rsid w:val="007C0F1A"/>
    <w:rsid w:val="007C664B"/>
    <w:rsid w:val="00800028"/>
    <w:rsid w:val="008A62F6"/>
    <w:rsid w:val="008B0D9E"/>
    <w:rsid w:val="008D56E2"/>
    <w:rsid w:val="008F2980"/>
    <w:rsid w:val="0091757C"/>
    <w:rsid w:val="009414CA"/>
    <w:rsid w:val="009A547F"/>
    <w:rsid w:val="009C0F97"/>
    <w:rsid w:val="009C47E4"/>
    <w:rsid w:val="009E32E6"/>
    <w:rsid w:val="009F7014"/>
    <w:rsid w:val="00A00674"/>
    <w:rsid w:val="00A028D5"/>
    <w:rsid w:val="00A04B4F"/>
    <w:rsid w:val="00A06C0A"/>
    <w:rsid w:val="00A641E2"/>
    <w:rsid w:val="00A67024"/>
    <w:rsid w:val="00AD593F"/>
    <w:rsid w:val="00B16C99"/>
    <w:rsid w:val="00B4572E"/>
    <w:rsid w:val="00BB5B92"/>
    <w:rsid w:val="00BE3037"/>
    <w:rsid w:val="00BF778F"/>
    <w:rsid w:val="00C2429F"/>
    <w:rsid w:val="00C3574B"/>
    <w:rsid w:val="00C37A21"/>
    <w:rsid w:val="00C50824"/>
    <w:rsid w:val="00C80EED"/>
    <w:rsid w:val="00C86B27"/>
    <w:rsid w:val="00CC785F"/>
    <w:rsid w:val="00CD6B1C"/>
    <w:rsid w:val="00CF4072"/>
    <w:rsid w:val="00D000A6"/>
    <w:rsid w:val="00D10AE7"/>
    <w:rsid w:val="00D240A1"/>
    <w:rsid w:val="00D538D5"/>
    <w:rsid w:val="00D60334"/>
    <w:rsid w:val="00D62450"/>
    <w:rsid w:val="00E0275C"/>
    <w:rsid w:val="00E60ED5"/>
    <w:rsid w:val="00E673AD"/>
    <w:rsid w:val="00E7060E"/>
    <w:rsid w:val="00E95704"/>
    <w:rsid w:val="00EA3C7A"/>
    <w:rsid w:val="00F2361D"/>
    <w:rsid w:val="00F3448E"/>
    <w:rsid w:val="00F40BEF"/>
    <w:rsid w:val="00F809EC"/>
    <w:rsid w:val="00FA373F"/>
    <w:rsid w:val="00FC47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9E5794"/>
  <w15:docId w15:val="{55B3151C-6468-4385-8D0B-A21D8766A1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iberation Serif" w:eastAsia="Droid Sans" w:hAnsi="Liberation Serif" w:cs="Lohit Hindi"/>
        <w:kern w:val="3"/>
        <w:sz w:val="24"/>
        <w:szCs w:val="24"/>
        <w:lang w:val="es-ES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56E2"/>
    <w:pPr>
      <w:ind w:firstLine="283"/>
    </w:pPr>
  </w:style>
  <w:style w:type="paragraph" w:styleId="Ttulo1">
    <w:name w:val="heading 1"/>
    <w:basedOn w:val="Heading"/>
    <w:next w:val="UBUcuerpoTrabajo"/>
    <w:uiPriority w:val="9"/>
    <w:qFormat/>
    <w:pPr>
      <w:spacing w:before="238" w:after="119"/>
      <w:outlineLvl w:val="0"/>
    </w:pPr>
    <w:rPr>
      <w:b/>
      <w:bCs/>
    </w:rPr>
  </w:style>
  <w:style w:type="paragraph" w:styleId="Ttulo2">
    <w:name w:val="heading 2"/>
    <w:basedOn w:val="Heading"/>
    <w:next w:val="Textbody"/>
    <w:uiPriority w:val="9"/>
    <w:unhideWhenUsed/>
    <w:qFormat/>
    <w:pPr>
      <w:outlineLvl w:val="1"/>
    </w:pPr>
    <w:rPr>
      <w:b/>
      <w:bCs/>
      <w:i/>
      <w:iCs/>
    </w:rPr>
  </w:style>
  <w:style w:type="paragraph" w:styleId="Ttulo3">
    <w:name w:val="heading 3"/>
    <w:basedOn w:val="Heading"/>
    <w:next w:val="Textbody"/>
    <w:uiPriority w:val="9"/>
    <w:unhideWhenUsed/>
    <w:qFormat/>
    <w:pPr>
      <w:outlineLvl w:val="2"/>
    </w:pPr>
    <w:rPr>
      <w:b/>
      <w:b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Standard">
    <w:name w:val="Standard"/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20"/>
    </w:pPr>
  </w:style>
  <w:style w:type="paragraph" w:styleId="Lista">
    <w:name w:val="List"/>
    <w:basedOn w:val="Textbody"/>
  </w:style>
  <w:style w:type="paragraph" w:styleId="Descripcin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customStyle="1" w:styleId="UBUcuerpoTrabajo">
    <w:name w:val="UBUcuerpoTrabajo"/>
    <w:basedOn w:val="Textbody"/>
    <w:pPr>
      <w:spacing w:after="0"/>
      <w:ind w:firstLine="283"/>
    </w:pPr>
  </w:style>
  <w:style w:type="paragraph" w:styleId="Piedepgina">
    <w:name w:val="footer"/>
    <w:basedOn w:val="Standard"/>
    <w:pPr>
      <w:suppressLineNumbers/>
      <w:tabs>
        <w:tab w:val="center" w:pos="4819"/>
        <w:tab w:val="right" w:pos="9638"/>
      </w:tabs>
    </w:pPr>
  </w:style>
  <w:style w:type="paragraph" w:customStyle="1" w:styleId="TableContents">
    <w:name w:val="Table Contents"/>
    <w:basedOn w:val="Standard"/>
    <w:pPr>
      <w:suppressLineNumbers/>
    </w:pPr>
  </w:style>
  <w:style w:type="paragraph" w:customStyle="1" w:styleId="Footnote">
    <w:name w:val="Footnote"/>
    <w:basedOn w:val="Standard"/>
    <w:pPr>
      <w:suppressLineNumbers/>
      <w:ind w:left="283" w:hanging="283"/>
    </w:pPr>
    <w:rPr>
      <w:sz w:val="20"/>
      <w:szCs w:val="20"/>
    </w:rPr>
  </w:style>
  <w:style w:type="paragraph" w:customStyle="1" w:styleId="Table">
    <w:name w:val="Table"/>
    <w:basedOn w:val="Descripcin"/>
  </w:style>
  <w:style w:type="character" w:customStyle="1" w:styleId="FootnoteSymbol">
    <w:name w:val="Footnote Symbol"/>
  </w:style>
  <w:style w:type="character" w:customStyle="1" w:styleId="Footnoteanchor">
    <w:name w:val="Footnote anchor"/>
    <w:rPr>
      <w:position w:val="0"/>
      <w:vertAlign w:val="superscript"/>
    </w:rPr>
  </w:style>
  <w:style w:type="character" w:styleId="Refdenotaalpie">
    <w:name w:val="footnote reference"/>
    <w:basedOn w:val="Fuentedeprrafopredeter"/>
    <w:uiPriority w:val="99"/>
    <w:semiHidden/>
    <w:unhideWhenUsed/>
    <w:rPr>
      <w:vertAlign w:val="superscript"/>
    </w:rPr>
  </w:style>
  <w:style w:type="paragraph" w:styleId="Encabezado">
    <w:name w:val="header"/>
    <w:basedOn w:val="Normal"/>
    <w:link w:val="EncabezadoCar"/>
    <w:uiPriority w:val="99"/>
    <w:unhideWhenUsed/>
    <w:rsid w:val="00E7060E"/>
    <w:pPr>
      <w:tabs>
        <w:tab w:val="center" w:pos="4252"/>
        <w:tab w:val="right" w:pos="8504"/>
      </w:tabs>
    </w:pPr>
    <w:rPr>
      <w:rFonts w:cs="Mangal"/>
      <w:szCs w:val="21"/>
    </w:rPr>
  </w:style>
  <w:style w:type="character" w:customStyle="1" w:styleId="EncabezadoCar">
    <w:name w:val="Encabezado Car"/>
    <w:basedOn w:val="Fuentedeprrafopredeter"/>
    <w:link w:val="Encabezado"/>
    <w:uiPriority w:val="99"/>
    <w:rsid w:val="00E7060E"/>
    <w:rPr>
      <w:rFonts w:cs="Mangal"/>
      <w:szCs w:val="21"/>
    </w:rPr>
  </w:style>
  <w:style w:type="paragraph" w:styleId="Textonotaalfinal">
    <w:name w:val="endnote text"/>
    <w:basedOn w:val="Normal"/>
    <w:link w:val="TextonotaalfinalCar"/>
    <w:uiPriority w:val="99"/>
    <w:unhideWhenUsed/>
    <w:rsid w:val="009C0F97"/>
    <w:rPr>
      <w:rFonts w:cs="Mangal"/>
      <w:sz w:val="20"/>
      <w:szCs w:val="18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9C0F97"/>
    <w:rPr>
      <w:rFonts w:cs="Mangal"/>
      <w:sz w:val="20"/>
      <w:szCs w:val="18"/>
    </w:rPr>
  </w:style>
  <w:style w:type="character" w:styleId="Refdenotaalfinal">
    <w:name w:val="endnote reference"/>
    <w:basedOn w:val="Fuentedeprrafopredeter"/>
    <w:uiPriority w:val="99"/>
    <w:semiHidden/>
    <w:unhideWhenUsed/>
    <w:rsid w:val="009C0F97"/>
    <w:rPr>
      <w:vertAlign w:val="superscript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BE3037"/>
    <w:rPr>
      <w:rFonts w:cs="Mangal"/>
      <w:sz w:val="20"/>
      <w:szCs w:val="18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BE3037"/>
    <w:rPr>
      <w:rFonts w:cs="Mangal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003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748D8D-A014-4908-853B-82C97C0D9B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64</TotalTime>
  <Pages>3</Pages>
  <Words>953</Words>
  <Characters>5243</Characters>
  <Application>Microsoft Office Word</Application>
  <DocSecurity>0</DocSecurity>
  <Lines>43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pa </dc:creator>
  <cp:lastModifiedBy>alba</cp:lastModifiedBy>
  <cp:revision>73</cp:revision>
  <dcterms:created xsi:type="dcterms:W3CDTF">2022-04-26T17:46:00Z</dcterms:created>
  <dcterms:modified xsi:type="dcterms:W3CDTF">2022-05-21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2e2WQg6L"/&gt;&lt;style id="http://www.zotero.org/styles/modern-humanities-research-association" hasBibliography="1" bibliographyStyleHasBeenSet="0"/&gt;&lt;prefs&gt;&lt;pref name="fieldType" value="Field"/&gt;&lt;pref n</vt:lpwstr>
  </property>
  <property fmtid="{D5CDD505-2E9C-101B-9397-08002B2CF9AE}" pid="3" name="ZOTERO_PREF_2">
    <vt:lpwstr>ame="noteType" value="1"/&gt;&lt;/prefs&gt;&lt;/data&gt;</vt:lpwstr>
  </property>
</Properties>
</file>